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12449" w:rsidRDefault="005E6DD4" w:rsidP="001D5A90">
      <w:r>
        <w:t xml:space="preserve">Impacts and trend of temperature </w:t>
      </w:r>
    </w:p>
    <w:p w:rsidR="00D12246" w:rsidRDefault="00D12449" w:rsidP="00D12246">
      <w:pPr>
        <w:pStyle w:val="ListParagraph"/>
        <w:numPr>
          <w:ilvl w:val="0"/>
          <w:numId w:val="3"/>
        </w:numPr>
      </w:pPr>
      <w:r>
        <w:t>Long term warming</w:t>
      </w:r>
      <w:r w:rsidR="00452EDE">
        <w:t xml:space="preserve"> (long term temp modelling?)</w:t>
      </w:r>
      <w:r w:rsidR="00D12246">
        <w:t xml:space="preserve"> </w:t>
      </w:r>
    </w:p>
    <w:p w:rsidR="00D12246" w:rsidRDefault="00D12246" w:rsidP="00D12246">
      <w:pPr>
        <w:pStyle w:val="ListParagraph"/>
        <w:numPr>
          <w:ilvl w:val="1"/>
          <w:numId w:val="3"/>
        </w:numPr>
      </w:pP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r>
        <w:t xml:space="preserve"> </w:t>
      </w:r>
    </w:p>
    <w:p w:rsidR="00D12246" w:rsidRDefault="00D12246" w:rsidP="00D12246">
      <w:pPr>
        <w:pStyle w:val="ListParagraph"/>
        <w:numPr>
          <w:ilvl w:val="1"/>
          <w:numId w:val="3"/>
        </w:numPr>
      </w:pPr>
      <w:r>
        <w:fldChar w:fldCharType="begin"/>
      </w:r>
      <w:r>
        <w:instrText xml:space="preserve"> ADDIN EN.CITE &lt;EndNote&gt;&lt;Cite&gt;&lt;Author&gt;Hughes&lt;/Author&gt;&lt;Year&gt;2003&lt;/Year&gt;&lt;IDText&gt;Climate change, human impacts, and the resilience of coral reefs&lt;/IDText&gt;&lt;DisplayText&gt;(Hughes et al. 2003)&lt;/DisplayText&gt;&lt;record&gt;&lt;dates&gt;&lt;pub-dates&gt;&lt;date&gt;Aug&lt;/date&gt;&lt;/pub-dates&gt;&lt;year&gt;2003&lt;/year&gt;&lt;/dates&gt;&lt;urls&gt;&lt;related-urls&gt;&lt;url&gt;&amp;lt;Go to ISI&amp;gt;://WOS:000184755900027&lt;/url&gt;&lt;/related-urls&gt;&lt;/urls&gt;&lt;isbn&gt;0036-8075&lt;/isbn&gt;&lt;titles&gt;&lt;title&gt;Climate change, human impacts, and the resilience of coral reefs&lt;/title&gt;&lt;secondary-title&gt;Science&lt;/secondary-title&gt;&lt;/titles&gt;&lt;pages&gt;929-933&lt;/pages&gt;&lt;number&gt;5635&lt;/number&gt;&lt;contributors&gt;&lt;authors&gt;&lt;author&gt;Hughes, T. P.&lt;/author&gt;&lt;author&gt;Baird, A. H.&lt;/author&gt;&lt;author&gt;Bellwood, D. R.&lt;/author&gt;&lt;author&gt;Card, M.&lt;/author&gt;&lt;author&gt;Connolly, S. R.&lt;/author&gt;&lt;author&gt;Folke, C.&lt;/author&gt;&lt;author&gt;Grosberg, R.&lt;/author&gt;&lt;author&gt;Hoegh-Guldberg, O.&lt;/author&gt;&lt;author&gt;Jackson, J. B. C.&lt;/author&gt;&lt;author&gt;Kleypas, J.&lt;/author&gt;&lt;author&gt;Lough, J. M.&lt;/author&gt;&lt;author&gt;Marshall, P.&lt;/author&gt;&lt;author&gt;Nystrom, M.&lt;/author&gt;&lt;author&gt;Palumbi, S. R.&lt;/author&gt;&lt;author&gt;Pandolfi, J. M.&lt;/author&gt;&lt;author&gt;Rosen, B.&lt;/author&gt;&lt;author&gt;Roughgarden, J.&lt;/author&gt;&lt;/authors&gt;&lt;/contributors&gt;&lt;added-date format="utc"&gt;1535119714&lt;/added-date&gt;&lt;ref-type name="Journal Article"&gt;17&lt;/ref-type&gt;&lt;rec-number&gt;266&lt;/rec-number&gt;&lt;last-updated-date format="utc"&gt;1540709279&lt;/last-updated-date&gt;&lt;accession-num&gt;WOS:000184755900027&lt;/accession-num&gt;&lt;electronic-resource-num&gt;10.1126/science.1085046&lt;/electronic-resource-num&gt;&lt;volume&gt;301&lt;/volume&gt;&lt;/record&gt;&lt;/Cite&gt;&lt;/EndNote&gt;</w:instrText>
      </w:r>
      <w:r>
        <w:fldChar w:fldCharType="separate"/>
      </w:r>
      <w:r>
        <w:rPr>
          <w:noProof/>
        </w:rPr>
        <w:t>(Hughes et al. 2003)</w:t>
      </w:r>
      <w:r>
        <w:fldChar w:fldCharType="end"/>
      </w:r>
    </w:p>
    <w:p w:rsidR="00D12246" w:rsidRDefault="00D12246" w:rsidP="00D12246">
      <w:pPr>
        <w:pStyle w:val="ListParagraph"/>
        <w:numPr>
          <w:ilvl w:val="1"/>
          <w:numId w:val="3"/>
        </w:numPr>
      </w:pPr>
      <w:r>
        <w:t xml:space="preserve"> </w:t>
      </w:r>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rsidR="00D12246" w:rsidRDefault="00D12246" w:rsidP="00D12246">
      <w:pPr>
        <w:pStyle w:val="ListParagraph"/>
        <w:numPr>
          <w:ilvl w:val="1"/>
          <w:numId w:val="3"/>
        </w:numPr>
      </w:pPr>
      <w:r>
        <w:t xml:space="preserve"> </w:t>
      </w:r>
      <w:r>
        <w:fldChar w:fldCharType="begin"/>
      </w:r>
      <w:r>
        <w:instrText xml:space="preserve"> ADDIN EN.CITE &lt;EndNote&gt;&lt;Cite&gt;&lt;Author&gt;Hoegh-Guldberg&lt;/Author&gt;&lt;Year&gt;2010&lt;/Year&gt;&lt;IDText&gt;The Impact of Climate Change on the World&amp;apos;s Marine Ecosystems&lt;/IDText&gt;&lt;DisplayText&gt;(Hoegh-Guldberg &amp;amp; Bruno 2010)&lt;/DisplayText&gt;&lt;record&gt;&lt;dates&gt;&lt;pub-dates&gt;&lt;date&gt;Jun&lt;/date&gt;&lt;/pub-dates&gt;&lt;year&gt;2010&lt;/year&gt;&lt;/dates&gt;&lt;urls&gt;&lt;related-urls&gt;&lt;url&gt;&amp;lt;Go to ISI&amp;gt;://WOS:000278859200037&lt;/url&gt;&lt;/related-urls&gt;&lt;/urls&gt;&lt;isbn&gt;0036-8075&lt;/isbn&gt;&lt;titles&gt;&lt;title&gt;The Impact of Climate Change on the World&amp;apos;s Marine Ecosystems&lt;/title&gt;&lt;secondary-title&gt;Science&lt;/secondary-title&gt;&lt;/titles&gt;&lt;pages&gt;1523-1528&lt;/pages&gt;&lt;number&gt;5985&lt;/number&gt;&lt;contributors&gt;&lt;authors&gt;&lt;author&gt;Hoegh-Guldberg, O.&lt;/author&gt;&lt;author&gt;Bruno, J. F.&lt;/author&gt;&lt;/authors&gt;&lt;/contributors&gt;&lt;added-date format="utc"&gt;1526535256&lt;/added-date&gt;&lt;ref-type name="Journal Article"&gt;17&lt;/ref-type&gt;&lt;rec-number&gt;115&lt;/rec-number&gt;&lt;last-updated-date format="utc"&gt;1540709279&lt;/last-updated-date&gt;&lt;accession-num&gt;WOS:000278859200037&lt;/accession-num&gt;&lt;electronic-resource-num&gt;10.1126/science.1189930&lt;/electronic-resource-num&gt;&lt;volume&gt;328&lt;/volume&gt;&lt;/record&gt;&lt;/Cite&gt;&lt;/EndNote&gt;</w:instrText>
      </w:r>
      <w:r>
        <w:fldChar w:fldCharType="separate"/>
      </w:r>
      <w:r>
        <w:rPr>
          <w:noProof/>
        </w:rPr>
        <w:t>(Hoegh-Guldberg &amp; Bruno 2010)</w:t>
      </w:r>
      <w:r>
        <w:fldChar w:fldCharType="end"/>
      </w:r>
    </w:p>
    <w:p w:rsidR="00B16E9D" w:rsidRDefault="00265411" w:rsidP="00265411">
      <w:pPr>
        <w:pStyle w:val="ListParagraph"/>
        <w:numPr>
          <w:ilvl w:val="0"/>
          <w:numId w:val="1"/>
        </w:numPr>
      </w:pPr>
      <w:r>
        <w:t>Coral bleaching (Threshold DHD, heating rate (connected with Reef Temp)</w:t>
      </w:r>
    </w:p>
    <w:p w:rsidR="00265411" w:rsidRDefault="00265411" w:rsidP="00265411">
      <w:pPr>
        <w:pStyle w:val="ListParagraph"/>
        <w:numPr>
          <w:ilvl w:val="1"/>
          <w:numId w:val="1"/>
        </w:numPr>
      </w:pPr>
      <w:r>
        <w:t>Biological and ecological scale?</w:t>
      </w:r>
    </w:p>
    <w:p w:rsidR="005B3E5E" w:rsidRDefault="00FF724B" w:rsidP="00265411">
      <w:pPr>
        <w:pStyle w:val="ListParagraph"/>
        <w:numPr>
          <w:ilvl w:val="1"/>
          <w:numId w:val="1"/>
        </w:numPr>
      </w:pPr>
      <w:r>
        <w:t xml:space="preserve">2015/16 and </w:t>
      </w:r>
      <w:r w:rsidR="005B3E5E">
        <w:t>2016/17 bleaching event</w:t>
      </w:r>
      <w:r>
        <w:t>s</w:t>
      </w:r>
      <w:r w:rsidR="005B3E5E">
        <w:t xml:space="preserve"> (Hughes et al. 2017</w:t>
      </w:r>
      <w:r>
        <w:t xml:space="preserve"> is probably more relevant here</w:t>
      </w:r>
      <w:r w:rsidR="005B3E5E">
        <w:t xml:space="preserve">) </w:t>
      </w:r>
    </w:p>
    <w:p w:rsidR="001D5A90" w:rsidRDefault="001D5A90" w:rsidP="001D5A90">
      <w:pPr>
        <w:pStyle w:val="ListParagraph"/>
        <w:numPr>
          <w:ilvl w:val="0"/>
          <w:numId w:val="1"/>
        </w:numPr>
      </w:pPr>
      <w:r>
        <w:t>Intensity and frequency of heatwaves over short term (intertwined with the bleaching)</w:t>
      </w:r>
    </w:p>
    <w:p w:rsidR="00D12449" w:rsidRDefault="00D12449" w:rsidP="00D12449">
      <w:r>
        <w:t>Modelling Temperature</w:t>
      </w:r>
    </w:p>
    <w:p w:rsidR="00855C2B" w:rsidRDefault="00D12449" w:rsidP="00855C2B">
      <w:pPr>
        <w:pStyle w:val="ListParagraph"/>
        <w:numPr>
          <w:ilvl w:val="0"/>
          <w:numId w:val="1"/>
        </w:numPr>
      </w:pPr>
      <w:proofErr w:type="spellStart"/>
      <w:r w:rsidRPr="001D5A90">
        <w:rPr>
          <w:highlight w:val="yellow"/>
        </w:rPr>
        <w:t>eReefs</w:t>
      </w:r>
      <w:proofErr w:type="spellEnd"/>
      <w:r w:rsidR="00855C2B">
        <w:t xml:space="preserve"> – </w:t>
      </w:r>
      <w:proofErr w:type="gramStart"/>
      <w:r w:rsidR="00855C2B">
        <w:t>process based</w:t>
      </w:r>
      <w:proofErr w:type="gramEnd"/>
      <w:r w:rsidR="00855C2B">
        <w:t xml:space="preserve"> model that is nested (global&lt;4km&lt;1km, with in these there is a hydrodynamic model &lt; biogeochemical model) </w:t>
      </w:r>
    </w:p>
    <w:p w:rsidR="005E6DD4" w:rsidRDefault="005E6DD4" w:rsidP="005E6DD4">
      <w:pPr>
        <w:pStyle w:val="ListParagraph"/>
        <w:numPr>
          <w:ilvl w:val="1"/>
          <w:numId w:val="1"/>
        </w:numPr>
      </w:pPr>
      <w:r>
        <w:t xml:space="preserve">detail – go into the specifics of the model? </w:t>
      </w:r>
    </w:p>
    <w:p w:rsidR="00D34A18" w:rsidRDefault="00D34A18" w:rsidP="00855C2B">
      <w:pPr>
        <w:pStyle w:val="ListParagraph"/>
        <w:numPr>
          <w:ilvl w:val="0"/>
          <w:numId w:val="1"/>
        </w:numPr>
      </w:pPr>
    </w:p>
    <w:p w:rsidR="00855C2B" w:rsidRDefault="00D12449" w:rsidP="00855C2B">
      <w:pPr>
        <w:pStyle w:val="ListParagraph"/>
        <w:numPr>
          <w:ilvl w:val="0"/>
          <w:numId w:val="1"/>
        </w:numPr>
      </w:pPr>
      <w:proofErr w:type="spellStart"/>
      <w:r>
        <w:t>ReefTemp</w:t>
      </w:r>
      <w:proofErr w:type="spellEnd"/>
      <w:r>
        <w:t xml:space="preserve"> – modelling impact of DHD </w:t>
      </w:r>
      <w:r w:rsidR="00855C2B">
        <w:t xml:space="preserve">using SST satellite </w:t>
      </w:r>
    </w:p>
    <w:p w:rsidR="00D34A18" w:rsidRDefault="00D34A18" w:rsidP="00D34A18">
      <w:pPr>
        <w:pStyle w:val="ListParagraph"/>
        <w:numPr>
          <w:ilvl w:val="1"/>
          <w:numId w:val="1"/>
        </w:numPr>
      </w:pPr>
      <w:r>
        <w:fldChar w:fldCharType="begin"/>
      </w:r>
      <w:r>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fldChar w:fldCharType="separate"/>
      </w:r>
      <w:r>
        <w:rPr>
          <w:noProof/>
        </w:rPr>
        <w:t>(Maynard et al. 2008)</w:t>
      </w:r>
      <w:r>
        <w:fldChar w:fldCharType="end"/>
      </w:r>
    </w:p>
    <w:p w:rsidR="00D34A18" w:rsidRDefault="00D34A18" w:rsidP="00D34A18">
      <w:pPr>
        <w:pStyle w:val="ListParagraph"/>
        <w:numPr>
          <w:ilvl w:val="1"/>
          <w:numId w:val="1"/>
        </w:numPr>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p>
    <w:p w:rsidR="00D34A18" w:rsidRDefault="00855C2B" w:rsidP="00D34A18">
      <w:pPr>
        <w:pStyle w:val="ListParagraph"/>
        <w:numPr>
          <w:ilvl w:val="0"/>
          <w:numId w:val="1"/>
        </w:numPr>
      </w:pPr>
      <w:r>
        <w:t xml:space="preserve">Satellite algorithms </w:t>
      </w:r>
    </w:p>
    <w:p w:rsidR="00D34A18" w:rsidRDefault="001D1E28" w:rsidP="00D34A18">
      <w:pPr>
        <w:pStyle w:val="ListParagraph"/>
        <w:numPr>
          <w:ilvl w:val="0"/>
          <w:numId w:val="1"/>
        </w:numPr>
      </w:pPr>
      <w:r w:rsidRPr="001D5A90">
        <w:rPr>
          <w:highlight w:val="yellow"/>
        </w:rPr>
        <w:t>Subsurface temperature</w:t>
      </w:r>
      <w:r>
        <w:t xml:space="preserve"> modelling (but still in reef building zone ~40 m)</w:t>
      </w:r>
      <w:r w:rsidR="00D34A18">
        <w:t xml:space="preserve"> from SST</w:t>
      </w:r>
    </w:p>
    <w:p w:rsidR="00D34A18" w:rsidRDefault="004D08A5" w:rsidP="00D34A18">
      <w:pPr>
        <w:pStyle w:val="ListParagraph"/>
        <w:numPr>
          <w:ilvl w:val="1"/>
          <w:numId w:val="1"/>
        </w:numPr>
      </w:pPr>
      <w:r>
        <w:fldChar w:fldCharType="begin"/>
      </w:r>
      <w:r w:rsidR="00B16E9D">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sidR="00B16E9D">
        <w:rPr>
          <w:noProof/>
        </w:rPr>
        <w:t>(Castillo &amp; Lima 2010)</w:t>
      </w:r>
      <w:r>
        <w:fldChar w:fldCharType="end"/>
      </w:r>
      <w:r w:rsidR="00D34A18">
        <w:t xml:space="preserve"> </w:t>
      </w:r>
      <w:r w:rsidR="005E6DD4">
        <w:t>– very relevant focused on coral reef making zones</w:t>
      </w:r>
    </w:p>
    <w:p w:rsidR="005E6DD4" w:rsidRDefault="005E6DD4" w:rsidP="00D34A18">
      <w:pPr>
        <w:pStyle w:val="ListParagraph"/>
        <w:numPr>
          <w:ilvl w:val="1"/>
          <w:numId w:val="1"/>
        </w:numPr>
      </w:pPr>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t>
      </w:r>
      <w:proofErr w:type="spellStart"/>
      <w:r>
        <w:t>wil</w:t>
      </w:r>
      <w:proofErr w:type="spellEnd"/>
      <w:r>
        <w:t xml:space="preserve"> be focused on </w:t>
      </w:r>
      <w:proofErr w:type="spellStart"/>
      <w:r>
        <w:t>eg.</w:t>
      </w:r>
      <w:proofErr w:type="spellEnd"/>
      <w:r>
        <w:t xml:space="preserve"> up to 2000m</w:t>
      </w:r>
    </w:p>
    <w:p w:rsidR="0052517E" w:rsidRDefault="0052517E" w:rsidP="00D34A18">
      <w:pPr>
        <w:pStyle w:val="ListParagraph"/>
        <w:numPr>
          <w:ilvl w:val="0"/>
          <w:numId w:val="1"/>
        </w:numPr>
      </w:pPr>
      <w:r>
        <w:t>Generalised additive models (GAM</w:t>
      </w:r>
      <w:proofErr w:type="gramStart"/>
      <w:r>
        <w:t>)</w:t>
      </w:r>
      <w:r w:rsidR="00D34A18">
        <w:t xml:space="preserve"> ??</w:t>
      </w:r>
      <w:proofErr w:type="gramEnd"/>
    </w:p>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 w:rsidR="001D5A90" w:rsidRDefault="001D5A90" w:rsidP="001D5A90">
      <w:pPr>
        <w:pBdr>
          <w:bottom w:val="single" w:sz="6" w:space="1" w:color="auto"/>
        </w:pBdr>
      </w:pPr>
    </w:p>
    <w:p w:rsidR="001D5A90" w:rsidRDefault="001D5A90" w:rsidP="001D5A90"/>
    <w:p w:rsidR="001D5A90" w:rsidRDefault="001D5A90" w:rsidP="001D5A90">
      <w:r>
        <w:t>Outline/flow of literature review</w:t>
      </w:r>
    </w:p>
    <w:p w:rsidR="001D5A90" w:rsidRPr="001D5A90" w:rsidRDefault="001D5A90" w:rsidP="001D5A90">
      <w:pPr>
        <w:pStyle w:val="ListParagraph"/>
        <w:numPr>
          <w:ilvl w:val="0"/>
          <w:numId w:val="4"/>
        </w:numPr>
      </w:pPr>
      <w:r w:rsidRPr="001D5A90">
        <w:t>Long-term warming patterns and the overall risk/impact to reefs</w:t>
      </w:r>
    </w:p>
    <w:p w:rsidR="001D5A90" w:rsidRPr="001D5A90" w:rsidRDefault="001D5A90" w:rsidP="001D5A90">
      <w:pPr>
        <w:pStyle w:val="ListParagraph"/>
        <w:numPr>
          <w:ilvl w:val="0"/>
          <w:numId w:val="4"/>
        </w:numPr>
      </w:pPr>
      <w:r w:rsidRPr="001D5A90">
        <w:t>short term temperature effects == heatwaves</w:t>
      </w:r>
      <w:r w:rsidR="00E8621D">
        <w:t>, DHD</w:t>
      </w:r>
      <w:bookmarkStart w:id="0" w:name="_GoBack"/>
      <w:bookmarkEnd w:id="0"/>
      <w:r w:rsidRPr="001D5A90">
        <w:t xml:space="preserve"> (increased intensity, frequency and longevity)</w:t>
      </w:r>
    </w:p>
    <w:p w:rsidR="001D5A90" w:rsidRPr="001D5A90" w:rsidRDefault="001D5A90" w:rsidP="001D5A90">
      <w:pPr>
        <w:pStyle w:val="ListParagraph"/>
        <w:numPr>
          <w:ilvl w:val="0"/>
          <w:numId w:val="4"/>
        </w:numPr>
      </w:pPr>
      <w:r w:rsidRPr="001D5A90">
        <w:t xml:space="preserve">direct impact of heating to coral == bleaching and mortality </w:t>
      </w:r>
    </w:p>
    <w:p w:rsidR="001D5A90" w:rsidRPr="001D5A90" w:rsidRDefault="001D5A90" w:rsidP="001D5A90">
      <w:r w:rsidRPr="001D5A90">
        <w:t>the first part will lay out the background information (in detail) and why this work is important to study heatwaves on coral reefs in</w:t>
      </w:r>
    </w:p>
    <w:p w:rsidR="001D5A90" w:rsidRPr="001D5A90" w:rsidRDefault="001D5A90" w:rsidP="001D5A90">
      <w:pPr>
        <w:pStyle w:val="ListParagraph"/>
        <w:numPr>
          <w:ilvl w:val="0"/>
          <w:numId w:val="4"/>
        </w:numPr>
      </w:pPr>
      <w:r w:rsidRPr="001D5A90">
        <w:t>Modelling temperature == the types of model, how they were created and validated</w:t>
      </w:r>
    </w:p>
    <w:p w:rsidR="001D5A90" w:rsidRPr="001D5A90" w:rsidRDefault="001D5A90" w:rsidP="001D5A90">
      <w:pPr>
        <w:pStyle w:val="ListParagraph"/>
        <w:numPr>
          <w:ilvl w:val="1"/>
          <w:numId w:val="4"/>
        </w:numPr>
      </w:pPr>
      <w:proofErr w:type="spellStart"/>
      <w:r w:rsidRPr="001D5A90">
        <w:t>eReefs</w:t>
      </w:r>
      <w:proofErr w:type="spellEnd"/>
    </w:p>
    <w:p w:rsidR="001D5A90" w:rsidRPr="001D5A90" w:rsidRDefault="001D5A90" w:rsidP="001D5A90">
      <w:pPr>
        <w:pStyle w:val="ListParagraph"/>
        <w:numPr>
          <w:ilvl w:val="1"/>
          <w:numId w:val="4"/>
        </w:numPr>
      </w:pPr>
      <w:proofErr w:type="spellStart"/>
      <w:r w:rsidRPr="001D5A90">
        <w:t>ReefTemp</w:t>
      </w:r>
      <w:proofErr w:type="spellEnd"/>
    </w:p>
    <w:p w:rsidR="001D5A90" w:rsidRPr="001D5A90" w:rsidRDefault="001D5A90" w:rsidP="001D5A90">
      <w:pPr>
        <w:pStyle w:val="ListParagraph"/>
        <w:numPr>
          <w:ilvl w:val="1"/>
          <w:numId w:val="4"/>
        </w:numPr>
      </w:pPr>
      <w:r w:rsidRPr="001D5A90">
        <w:t xml:space="preserve">Models used for other reefs </w:t>
      </w:r>
    </w:p>
    <w:p w:rsidR="001D5A90" w:rsidRPr="001D5A90" w:rsidRDefault="001D5A90" w:rsidP="001D5A90">
      <w:pPr>
        <w:pStyle w:val="ListParagraph"/>
        <w:numPr>
          <w:ilvl w:val="1"/>
          <w:numId w:val="4"/>
        </w:numPr>
      </w:pPr>
      <w:r w:rsidRPr="001D5A90">
        <w:t>Satellite algorithms</w:t>
      </w:r>
    </w:p>
    <w:p w:rsidR="001D5A90" w:rsidRPr="001D5A90" w:rsidRDefault="001D5A90" w:rsidP="001D5A90">
      <w:pPr>
        <w:pStyle w:val="ListParagraph"/>
        <w:numPr>
          <w:ilvl w:val="0"/>
          <w:numId w:val="4"/>
        </w:numPr>
      </w:pPr>
      <w:r w:rsidRPr="001D5A90">
        <w:t xml:space="preserve">Subsurface == SST and sub-surface temperature predictions </w:t>
      </w:r>
    </w:p>
    <w:p w:rsidR="001D5A90" w:rsidRPr="001D5A90" w:rsidRDefault="001D5A90" w:rsidP="001D5A90">
      <w:pPr>
        <w:pStyle w:val="ListParagraph"/>
        <w:numPr>
          <w:ilvl w:val="1"/>
          <w:numId w:val="4"/>
        </w:numPr>
      </w:pPr>
      <w:r w:rsidRPr="001D5A90">
        <w:t xml:space="preserve">Effectiveness </w:t>
      </w:r>
    </w:p>
    <w:p w:rsidR="001D5A90" w:rsidRPr="001D5A90" w:rsidRDefault="001D5A90" w:rsidP="001D5A90">
      <w:pPr>
        <w:pStyle w:val="ListParagraph"/>
        <w:numPr>
          <w:ilvl w:val="1"/>
          <w:numId w:val="4"/>
        </w:numPr>
      </w:pPr>
      <w:r w:rsidRPr="001D5A90">
        <w:t>How others have adjusted these models</w:t>
      </w:r>
    </w:p>
    <w:p w:rsidR="001D5A90" w:rsidRDefault="001D5A90" w:rsidP="001D5A90">
      <w:r w:rsidRPr="001D5A90">
        <w:t>the second part leads closer to my research questions: comparing and creating models for the subsurface</w:t>
      </w:r>
    </w:p>
    <w:p w:rsidR="001D5A90" w:rsidRDefault="001D5A90" w:rsidP="001D5A90"/>
    <w:p w:rsidR="001D5A90" w:rsidRDefault="001D5A90" w:rsidP="001D5A90">
      <w:pPr>
        <w:pBdr>
          <w:bottom w:val="single" w:sz="6" w:space="1" w:color="auto"/>
        </w:pBdr>
      </w:pPr>
    </w:p>
    <w:p w:rsidR="001D5A90" w:rsidRPr="001D5A90" w:rsidRDefault="001D5A90" w:rsidP="001D5A90"/>
    <w:p w:rsidR="004D08A5" w:rsidRDefault="004D08A5" w:rsidP="00D12449">
      <w:pPr>
        <w:pStyle w:val="ListParagraph"/>
      </w:pPr>
    </w:p>
    <w:p w:rsidR="004D08A5" w:rsidRDefault="004D08A5" w:rsidP="00D12449">
      <w:pPr>
        <w:pStyle w:val="ListParagraph"/>
      </w:pPr>
    </w:p>
    <w:p w:rsidR="00D12246" w:rsidRDefault="00D12246" w:rsidP="00D12449">
      <w:pPr>
        <w:pStyle w:val="ListParagraph"/>
      </w:pPr>
    </w:p>
    <w:p w:rsidR="005E6DD4" w:rsidRPr="005E6DD4" w:rsidRDefault="00D12246" w:rsidP="005E6DD4">
      <w:pPr>
        <w:pStyle w:val="EndNoteBibliography"/>
        <w:spacing w:after="0"/>
        <w:ind w:left="720" w:hanging="720"/>
      </w:pPr>
      <w:r>
        <w:fldChar w:fldCharType="begin"/>
      </w:r>
      <w:r>
        <w:instrText xml:space="preserve"> ADDIN EN.REFLIST </w:instrText>
      </w:r>
      <w:r>
        <w:fldChar w:fldCharType="separate"/>
      </w:r>
      <w:r w:rsidR="005E6DD4" w:rsidRPr="005E6DD4">
        <w:t>Akbari E, Alavipanah SK, Jeihouni M, Hajeb M, Haase D, Alavipanah S (2017) A Review of Ocean/Sea Subsurface Water Temperature Studies from Remote Sensing and Non-Remote Sensing Methods. Water 9</w:t>
      </w:r>
    </w:p>
    <w:p w:rsidR="005E6DD4" w:rsidRPr="005E6DD4" w:rsidRDefault="005E6DD4" w:rsidP="005E6DD4">
      <w:pPr>
        <w:pStyle w:val="EndNoteBibliography"/>
        <w:spacing w:after="0"/>
        <w:ind w:left="720" w:hanging="720"/>
      </w:pPr>
      <w:r w:rsidRPr="005E6DD4">
        <w:t>Castillo KD, Lima FP (2010) Comparison of in situ and satellite-derived (MODIS-Aqua/Terra) methods for assessing temperatures on coral reefs. Limnology and Oceanography-Methods 8:107-117</w:t>
      </w:r>
    </w:p>
    <w:p w:rsidR="005E6DD4" w:rsidRPr="005E6DD4" w:rsidRDefault="005E6DD4" w:rsidP="005E6DD4">
      <w:pPr>
        <w:pStyle w:val="EndNoteBibliography"/>
        <w:spacing w:after="0"/>
        <w:ind w:left="720" w:hanging="720"/>
      </w:pPr>
      <w:r w:rsidRPr="005E6DD4">
        <w:t>Garde LA, Spillman CM, Heron SF, Beeden RJ (2014) Reef Temp Next Generation:A new operational system for monitoring reef thermal stress. Journal of Operational Oceanography 7:21-33</w:t>
      </w:r>
    </w:p>
    <w:p w:rsidR="005E6DD4" w:rsidRPr="005E6DD4" w:rsidRDefault="005E6DD4" w:rsidP="005E6DD4">
      <w:pPr>
        <w:pStyle w:val="EndNoteBibliography"/>
        <w:spacing w:after="0"/>
        <w:ind w:left="720" w:hanging="720"/>
      </w:pPr>
      <w:r w:rsidRPr="005E6DD4">
        <w:t>Hoegh-Guldberg O, Bruno JF (2010) The Impact of Climate Change on the World's Marine Ecosystems. Science 328:1523-1528</w:t>
      </w:r>
    </w:p>
    <w:p w:rsidR="005E6DD4" w:rsidRPr="005E6DD4" w:rsidRDefault="005E6DD4" w:rsidP="005E6DD4">
      <w:pPr>
        <w:pStyle w:val="EndNoteBibliography"/>
        <w:spacing w:after="0"/>
        <w:ind w:left="720" w:hanging="720"/>
      </w:pPr>
      <w:r w:rsidRPr="005E6DD4">
        <w:t>Hughes TP, Baird AH, Bellwood DR, Card M, Connolly SR, Folke C, Grosberg R, Hoegh-Guldberg O, Jackson JBC, Kleypas J, Lough JM, Marshall P, Nystrom M, Palumbi SR, Pandolfi JM, Rosen B, Roughgarden J (2003) Climate change, human impacts, and the resilience of coral reefs. Science 301:929-933</w:t>
      </w:r>
    </w:p>
    <w:p w:rsidR="005E6DD4" w:rsidRPr="005E6DD4" w:rsidRDefault="005E6DD4" w:rsidP="005E6DD4">
      <w:pPr>
        <w:pStyle w:val="EndNoteBibliography"/>
        <w:spacing w:after="0"/>
        <w:ind w:left="720" w:hanging="720"/>
      </w:pPr>
      <w:r w:rsidRPr="005E6DD4">
        <w:t xml:space="preserve">Hughes TP, Kerry JT, Alvarez-Noriega M, A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Cculloch MTM, Malcolm HA, McWilliam MJ, Pandolfi JM, Pears RJ, </w:t>
      </w:r>
      <w:r w:rsidRPr="005E6DD4">
        <w:lastRenderedPageBreak/>
        <w:t>Pratchett MS, Schoepf V, Simpson T, Skirving WJ, Sommer B, Torda G, Wachenfeld DR, Willis BL, Wilson SK (2017) Global warming and recurrent mass bleaching of corals. Nature 543:373-+</w:t>
      </w:r>
    </w:p>
    <w:p w:rsidR="005E6DD4" w:rsidRPr="005E6DD4" w:rsidRDefault="005E6DD4" w:rsidP="005E6DD4">
      <w:pPr>
        <w:pStyle w:val="EndNoteBibliography"/>
        <w:spacing w:after="0"/>
        <w:ind w:left="720" w:hanging="720"/>
      </w:pPr>
      <w:r w:rsidRPr="005E6DD4">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rsidR="005E6DD4" w:rsidRPr="005E6DD4" w:rsidRDefault="005E6DD4" w:rsidP="005E6DD4">
      <w:pPr>
        <w:pStyle w:val="EndNoteBibliography"/>
        <w:ind w:left="720" w:hanging="720"/>
      </w:pPr>
      <w:r w:rsidRPr="005E6DD4">
        <w:t>Pandolfi JM, Connolly SR, Marshall DJ, Cohen AL (2011) Projecting Coral Reef Futures Under Global Warming and Ocean Acidification. Science 333:418-422</w:t>
      </w:r>
    </w:p>
    <w:p w:rsidR="00D12449" w:rsidRDefault="00D12246" w:rsidP="00D12449">
      <w:pPr>
        <w:pStyle w:val="ListParagraph"/>
      </w:pPr>
      <w:r>
        <w:fldChar w:fldCharType="end"/>
      </w:r>
    </w:p>
    <w:sectPr w:rsidR="00D1244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115F8"/>
    <w:multiLevelType w:val="hybridMultilevel"/>
    <w:tmpl w:val="AD1A3008"/>
    <w:lvl w:ilvl="0" w:tplc="01A8077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0B85914"/>
    <w:multiLevelType w:val="hybridMultilevel"/>
    <w:tmpl w:val="7BA4B38A"/>
    <w:lvl w:ilvl="0" w:tplc="D512D57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C22679"/>
    <w:multiLevelType w:val="hybridMultilevel"/>
    <w:tmpl w:val="B4D267CC"/>
    <w:lvl w:ilvl="0" w:tplc="9F02B786">
      <w:numFmt w:val="bullet"/>
      <w:pStyle w:val="EndNoteBibliography"/>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2449"/>
    <w:rsid w:val="000579A1"/>
    <w:rsid w:val="001D1E28"/>
    <w:rsid w:val="001D5A90"/>
    <w:rsid w:val="00265411"/>
    <w:rsid w:val="00367E40"/>
    <w:rsid w:val="003B00CB"/>
    <w:rsid w:val="00452EDE"/>
    <w:rsid w:val="004D08A5"/>
    <w:rsid w:val="0052517E"/>
    <w:rsid w:val="005B3E5E"/>
    <w:rsid w:val="005E6DD4"/>
    <w:rsid w:val="00855C2B"/>
    <w:rsid w:val="008C280B"/>
    <w:rsid w:val="008C53E9"/>
    <w:rsid w:val="00B16E9D"/>
    <w:rsid w:val="00D12246"/>
    <w:rsid w:val="00D12449"/>
    <w:rsid w:val="00D34A18"/>
    <w:rsid w:val="00E03959"/>
    <w:rsid w:val="00E8621D"/>
    <w:rsid w:val="00FA4AEB"/>
    <w:rsid w:val="00FF72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64FE0"/>
  <w15:chartTrackingRefBased/>
  <w15:docId w15:val="{2E229093-E4D5-4A1D-84D3-F3DBA12E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449"/>
    <w:pPr>
      <w:ind w:left="720"/>
      <w:contextualSpacing/>
    </w:pPr>
  </w:style>
  <w:style w:type="character" w:styleId="CommentReference">
    <w:name w:val="annotation reference"/>
    <w:basedOn w:val="DefaultParagraphFont"/>
    <w:uiPriority w:val="99"/>
    <w:semiHidden/>
    <w:unhideWhenUsed/>
    <w:rsid w:val="008C280B"/>
    <w:rPr>
      <w:sz w:val="16"/>
      <w:szCs w:val="16"/>
    </w:rPr>
  </w:style>
  <w:style w:type="paragraph" w:styleId="CommentText">
    <w:name w:val="annotation text"/>
    <w:basedOn w:val="Normal"/>
    <w:link w:val="CommentTextChar"/>
    <w:uiPriority w:val="99"/>
    <w:semiHidden/>
    <w:unhideWhenUsed/>
    <w:rsid w:val="008C280B"/>
    <w:pPr>
      <w:spacing w:line="240" w:lineRule="auto"/>
    </w:pPr>
    <w:rPr>
      <w:sz w:val="20"/>
      <w:szCs w:val="20"/>
    </w:rPr>
  </w:style>
  <w:style w:type="character" w:customStyle="1" w:styleId="CommentTextChar">
    <w:name w:val="Comment Text Char"/>
    <w:basedOn w:val="DefaultParagraphFont"/>
    <w:link w:val="CommentText"/>
    <w:uiPriority w:val="99"/>
    <w:semiHidden/>
    <w:rsid w:val="008C280B"/>
    <w:rPr>
      <w:sz w:val="20"/>
      <w:szCs w:val="20"/>
    </w:rPr>
  </w:style>
  <w:style w:type="paragraph" w:styleId="CommentSubject">
    <w:name w:val="annotation subject"/>
    <w:basedOn w:val="CommentText"/>
    <w:next w:val="CommentText"/>
    <w:link w:val="CommentSubjectChar"/>
    <w:uiPriority w:val="99"/>
    <w:semiHidden/>
    <w:unhideWhenUsed/>
    <w:rsid w:val="008C280B"/>
    <w:rPr>
      <w:b/>
      <w:bCs/>
    </w:rPr>
  </w:style>
  <w:style w:type="character" w:customStyle="1" w:styleId="CommentSubjectChar">
    <w:name w:val="Comment Subject Char"/>
    <w:basedOn w:val="CommentTextChar"/>
    <w:link w:val="CommentSubject"/>
    <w:uiPriority w:val="99"/>
    <w:semiHidden/>
    <w:rsid w:val="008C280B"/>
    <w:rPr>
      <w:b/>
      <w:bCs/>
      <w:sz w:val="20"/>
      <w:szCs w:val="20"/>
    </w:rPr>
  </w:style>
  <w:style w:type="paragraph" w:styleId="BalloonText">
    <w:name w:val="Balloon Text"/>
    <w:basedOn w:val="Normal"/>
    <w:link w:val="BalloonTextChar"/>
    <w:uiPriority w:val="99"/>
    <w:semiHidden/>
    <w:unhideWhenUsed/>
    <w:rsid w:val="008C2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0B"/>
    <w:rPr>
      <w:rFonts w:ascii="Segoe UI" w:hAnsi="Segoe UI" w:cs="Segoe UI"/>
      <w:sz w:val="18"/>
      <w:szCs w:val="18"/>
    </w:rPr>
  </w:style>
  <w:style w:type="paragraph" w:customStyle="1" w:styleId="EndNoteBibliographyTitle">
    <w:name w:val="EndNote Bibliography Title"/>
    <w:basedOn w:val="Normal"/>
    <w:link w:val="EndNoteBibliographyTitleChar"/>
    <w:rsid w:val="004D08A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4D08A5"/>
  </w:style>
  <w:style w:type="character" w:customStyle="1" w:styleId="EndNoteBibliographyTitleChar">
    <w:name w:val="EndNote Bibliography Title Char"/>
    <w:basedOn w:val="ListParagraphChar"/>
    <w:link w:val="EndNoteBibliographyTitle"/>
    <w:rsid w:val="004D08A5"/>
    <w:rPr>
      <w:rFonts w:ascii="Calibri" w:hAnsi="Calibri"/>
      <w:noProof/>
      <w:lang w:val="en-US"/>
    </w:rPr>
  </w:style>
  <w:style w:type="paragraph" w:customStyle="1" w:styleId="EndNoteBibliography">
    <w:name w:val="EndNote Bibliography"/>
    <w:basedOn w:val="Normal"/>
    <w:link w:val="EndNoteBibliographyChar"/>
    <w:rsid w:val="004D08A5"/>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4D08A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3</Pages>
  <Words>1880</Words>
  <Characters>1071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5</cp:revision>
  <dcterms:created xsi:type="dcterms:W3CDTF">2019-03-06T00:21:00Z</dcterms:created>
  <dcterms:modified xsi:type="dcterms:W3CDTF">2019-03-06T07:34:00Z</dcterms:modified>
</cp:coreProperties>
</file>